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223E1630"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6BE301C3" w14:textId="77777777" w:rsidR="0097624C" w:rsidRDefault="00A73F81" w:rsidP="0080100E">
      <w:r>
        <w:tab/>
        <w:t>Nesse trabalho foi desenvolvido um modelo chamado DANCE, para monitorar e explorar a evolução da diversidade ao longo do tempo.</w:t>
      </w:r>
    </w:p>
    <w:p w14:paraId="79ED6C10" w14:textId="427B2C2A" w:rsidR="0034606C" w:rsidRDefault="0097052D" w:rsidP="0080100E">
      <w:pPr>
        <w:rPr>
          <w:noProof/>
        </w:rPr>
      </w:pPr>
      <w:r>
        <w:rPr>
          <w:noProof/>
        </w:rPr>
        <w:tab/>
        <w:t xml:space="preserve">O conceito de contexto </w:t>
      </w:r>
      <w:r w:rsidR="00F3365D">
        <w:rPr>
          <w:noProof/>
        </w:rPr>
        <w:t>implicito</w:t>
      </w:r>
      <w:r>
        <w:rPr>
          <w:noProof/>
        </w:rPr>
        <w:t xml:space="preserve"> foi definido como caracteristicas comuns compartilhadas aos items consultados durante uma</w:t>
      </w:r>
      <w:r w:rsidR="003A6D15">
        <w:rPr>
          <w:noProof/>
        </w:rPr>
        <w:t xml:space="preserve"> certa</w:t>
      </w:r>
      <w:r>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13FE9B3" w:rsidR="00500E06" w:rsidRDefault="00500E06" w:rsidP="00D735AB">
      <w:pPr>
        <w:pStyle w:val="Ttulo4"/>
      </w:pPr>
      <w:r>
        <w:t>Quais os contextos utilizados?</w:t>
      </w:r>
    </w:p>
    <w:p w14:paraId="2ABD9F65" w14:textId="77777777" w:rsidR="00500E06" w:rsidRDefault="00500E06" w:rsidP="00ED7216">
      <w:pPr>
        <w:pStyle w:val="PargrafodaLista"/>
        <w:numPr>
          <w:ilvl w:val="0"/>
          <w:numId w:val="35"/>
        </w:numPr>
      </w:pPr>
      <w:r>
        <w:t>Foi analisado o comportamento? Quais aspectos?</w:t>
      </w:r>
    </w:p>
    <w:p w14:paraId="4798BF4E" w14:textId="77777777" w:rsidR="00500E06" w:rsidRDefault="00500E06" w:rsidP="00ED7216">
      <w:pPr>
        <w:pStyle w:val="PargrafodaLista"/>
        <w:numPr>
          <w:ilvl w:val="0"/>
          <w:numId w:val="35"/>
        </w:numPr>
      </w:pPr>
      <w:r>
        <w:t>Foi analisado o ambiente? Quais fatores?</w:t>
      </w:r>
    </w:p>
    <w:p w14:paraId="49EFF677" w14:textId="77777777" w:rsidR="00500E06" w:rsidRDefault="00500E06" w:rsidP="00B313DC">
      <w:pPr>
        <w:pStyle w:val="Ttulo4"/>
      </w:pPr>
      <w:r>
        <w:t>Como é obtido o contexto?</w:t>
      </w:r>
    </w:p>
    <w:p w14:paraId="15CF18FC" w14:textId="77777777" w:rsidR="00500E06" w:rsidRDefault="00500E06" w:rsidP="00ED7216">
      <w:pPr>
        <w:pStyle w:val="PargrafodaLista"/>
        <w:numPr>
          <w:ilvl w:val="0"/>
          <w:numId w:val="35"/>
        </w:numPr>
      </w:pPr>
      <w:r>
        <w:t>O usuário pode auxiliar na definição do contexto?</w:t>
      </w:r>
    </w:p>
    <w:p w14:paraId="44FE48A6" w14:textId="77777777" w:rsidR="00500E06" w:rsidRDefault="00500E06" w:rsidP="00ED7216">
      <w:pPr>
        <w:pStyle w:val="PargrafodaLista"/>
        <w:numPr>
          <w:ilvl w:val="0"/>
          <w:numId w:val="35"/>
        </w:numPr>
      </w:pPr>
      <w:r>
        <w:t>É apresentado o contexto atual para o usuário?</w:t>
      </w:r>
    </w:p>
    <w:p w14:paraId="6A35DE9F" w14:textId="68C220C5" w:rsidR="00500E06" w:rsidRDefault="00500E06" w:rsidP="00B313DC">
      <w:pPr>
        <w:pStyle w:val="Ttulo4"/>
      </w:pPr>
      <w:r>
        <w:t>Como foram relacionados os contextos com as recomendações?</w:t>
      </w:r>
    </w:p>
    <w:p w14:paraId="7A7005B2" w14:textId="5308BAE5" w:rsidR="00D46084" w:rsidRPr="00D46084" w:rsidRDefault="00D46084" w:rsidP="00D46084">
      <w:r>
        <w:tab/>
        <w:t>Texto</w:t>
      </w:r>
    </w:p>
    <w:p w14:paraId="2FAA5D31" w14:textId="10F6C20E" w:rsidR="00500E06" w:rsidRDefault="00500E06" w:rsidP="00B313DC">
      <w:pPr>
        <w:pStyle w:val="Ttulo4"/>
      </w:pPr>
      <w:r>
        <w:t>Foi avaliado o nível de satisfação do usuário com a música recomendada?</w:t>
      </w:r>
    </w:p>
    <w:p w14:paraId="657F44E9" w14:textId="302A3CB1" w:rsidR="00D46084" w:rsidRPr="00D46084" w:rsidRDefault="00D46084" w:rsidP="00D46084">
      <w:r>
        <w:tab/>
        <w:t>Texto</w:t>
      </w:r>
    </w:p>
    <w:p w14:paraId="35C5FC10" w14:textId="77777777" w:rsidR="00500E06" w:rsidRDefault="00500E06" w:rsidP="00B313DC">
      <w:pPr>
        <w:pStyle w:val="Ttulo4"/>
      </w:pPr>
      <w:r>
        <w:t>A recomendação atingiu as expectativas do usuário?</w:t>
      </w:r>
    </w:p>
    <w:p w14:paraId="0763D4CC" w14:textId="77777777" w:rsidR="00500E06" w:rsidRDefault="00500E06" w:rsidP="00ED7216">
      <w:pPr>
        <w:pStyle w:val="PargrafodaLista"/>
        <w:numPr>
          <w:ilvl w:val="0"/>
          <w:numId w:val="35"/>
        </w:numPr>
      </w:pPr>
      <w:r>
        <w:t>Quais foram os critérios de qualidade utilizados?</w:t>
      </w:r>
    </w:p>
    <w:p w14:paraId="1BE74791" w14:textId="77777777" w:rsidR="00500E06" w:rsidRDefault="00500E06" w:rsidP="00ED7216">
      <w:pPr>
        <w:pStyle w:val="PargrafodaLista"/>
        <w:numPr>
          <w:ilvl w:val="0"/>
          <w:numId w:val="35"/>
        </w:numPr>
      </w:pPr>
      <w:r>
        <w:t>Quantidade de usuários utilizadas? (tamanho da base)</w:t>
      </w:r>
    </w:p>
    <w:p w14:paraId="12B134A9" w14:textId="77777777" w:rsidR="00500E06" w:rsidRDefault="00500E06" w:rsidP="00ED7216">
      <w:pPr>
        <w:pStyle w:val="PargrafodaLista"/>
        <w:numPr>
          <w:ilvl w:val="0"/>
          <w:numId w:val="35"/>
        </w:numPr>
      </w:pPr>
      <w:r>
        <w:t>Quais foram as técnicas de avaliação usadas?</w:t>
      </w:r>
    </w:p>
    <w:p w14:paraId="30400483" w14:textId="33E89308" w:rsidR="00500E06" w:rsidRDefault="00500E06" w:rsidP="00B313DC">
      <w:pPr>
        <w:pStyle w:val="Ttulo4"/>
      </w:pPr>
      <w:r>
        <w:t>Tiveram outros resultados apresentados? Quais?</w:t>
      </w:r>
    </w:p>
    <w:p w14:paraId="7C5D625C" w14:textId="17AD10CE" w:rsidR="00D46084" w:rsidRPr="00D46084" w:rsidRDefault="00D46084" w:rsidP="00D46084">
      <w:r>
        <w:tab/>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lastRenderedPageBreak/>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00BC938A" w14:textId="7D4C61B1" w:rsidR="00E062AB" w:rsidRDefault="00E062AB" w:rsidP="0080100E">
      <w:r>
        <w:t>Texto</w:t>
      </w:r>
    </w:p>
    <w:tbl>
      <w:tblPr>
        <w:tblStyle w:val="TabeladeGradeClara"/>
        <w:tblW w:w="0" w:type="auto"/>
        <w:tblLook w:val="04A0" w:firstRow="1" w:lastRow="0" w:firstColumn="1" w:lastColumn="0" w:noHBand="0" w:noVBand="1"/>
      </w:tblPr>
      <w:tblGrid>
        <w:gridCol w:w="1819"/>
        <w:gridCol w:w="1584"/>
        <w:gridCol w:w="1310"/>
        <w:gridCol w:w="1936"/>
        <w:gridCol w:w="1376"/>
        <w:gridCol w:w="1037"/>
      </w:tblGrid>
      <w:tr w:rsidR="00902E83" w:rsidRPr="00902E83" w14:paraId="3DE8575A" w14:textId="4E8010D0" w:rsidTr="009E4432">
        <w:tc>
          <w:tcPr>
            <w:tcW w:w="1060" w:type="dxa"/>
          </w:tcPr>
          <w:p w14:paraId="01539C5B" w14:textId="77777777" w:rsidR="0049181D" w:rsidRPr="00902E83" w:rsidRDefault="0049181D" w:rsidP="0080100E"/>
        </w:tc>
        <w:tc>
          <w:tcPr>
            <w:tcW w:w="1719"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The New Challenges when Modeling Context through Diversity over Time in Recommender Systems</w:t>
            </w:r>
          </w:p>
        </w:tc>
        <w:tc>
          <w:tcPr>
            <w:tcW w:w="1587" w:type="dxa"/>
          </w:tcPr>
          <w:p w14:paraId="057BD11E" w14:textId="39023400" w:rsidR="0049181D" w:rsidRPr="00902E83" w:rsidRDefault="0049181D" w:rsidP="0080100E">
            <w:pPr>
              <w:rPr>
                <w:lang w:val="en-US"/>
              </w:rPr>
            </w:pPr>
            <w:r w:rsidRPr="00902E83">
              <w:rPr>
                <w:lang w:val="en-US"/>
              </w:rPr>
              <w:t>3.3.2</w:t>
            </w:r>
            <w:r w:rsidRPr="00902E83">
              <w:rPr>
                <w:lang w:val="en-US"/>
              </w:rPr>
              <w:t xml:space="preserve"> </w:t>
            </w:r>
            <w:r w:rsidRPr="00902E83">
              <w:rPr>
                <w:lang w:val="en-US"/>
              </w:rPr>
              <w:t>Prediction of</w:t>
            </w:r>
            <w:r w:rsidRPr="00902E83">
              <w:rPr>
                <w:lang w:val="en-US"/>
              </w:rPr>
              <w:t xml:space="preserve"> </w:t>
            </w:r>
            <w:r w:rsidRPr="00902E83">
              <w:rPr>
                <w:lang w:val="en-US"/>
              </w:rPr>
              <w:t>music pairwise preferences from facial expressions</w:t>
            </w:r>
          </w:p>
        </w:tc>
        <w:tc>
          <w:tcPr>
            <w:tcW w:w="1976" w:type="dxa"/>
          </w:tcPr>
          <w:p w14:paraId="7A122D02" w14:textId="503AE228" w:rsidR="0049181D" w:rsidRPr="00902E83" w:rsidRDefault="0049181D" w:rsidP="0080100E">
            <w:pPr>
              <w:rPr>
                <w:lang w:val="en-US"/>
              </w:rPr>
            </w:pPr>
            <w:r w:rsidRPr="00902E83">
              <w:rPr>
                <w:lang w:val="en-US"/>
              </w:rPr>
              <w:t>3.3.3</w:t>
            </w:r>
            <w:r w:rsidRPr="00902E83">
              <w:rPr>
                <w:lang w:val="en-US"/>
              </w:rPr>
              <w:t xml:space="preserve"> </w:t>
            </w:r>
            <w:r w:rsidRPr="00902E83">
              <w:rPr>
                <w:lang w:val="en-US"/>
              </w:rPr>
              <w:t>Towards Intent-Aware Contextual Music Recommendation: Initial Experiments</w:t>
            </w:r>
          </w:p>
        </w:tc>
        <w:tc>
          <w:tcPr>
            <w:tcW w:w="1619" w:type="dxa"/>
          </w:tcPr>
          <w:p w14:paraId="2655A003" w14:textId="08AE25C2" w:rsidR="0049181D" w:rsidRPr="00902E83" w:rsidRDefault="0049181D" w:rsidP="0080100E">
            <w:pPr>
              <w:rPr>
                <w:lang w:val="en-US"/>
              </w:rPr>
            </w:pPr>
            <w:r w:rsidRPr="00902E83">
              <w:rPr>
                <w:lang w:val="en-US"/>
              </w:rPr>
              <w:t>3.3.4</w:t>
            </w:r>
            <w:r w:rsidRPr="00902E83">
              <w:rPr>
                <w:lang w:val="en-US"/>
              </w:rPr>
              <w:t xml:space="preserve"> </w:t>
            </w:r>
            <w:r w:rsidRPr="00902E83">
              <w:rPr>
                <w:lang w:val="en-US"/>
              </w:rPr>
              <w:t>Quantitative Study of Music Listening Behavior in a Smartphone Context</w:t>
            </w:r>
          </w:p>
        </w:tc>
        <w:tc>
          <w:tcPr>
            <w:tcW w:w="1101" w:type="dxa"/>
          </w:tcPr>
          <w:p w14:paraId="2211CFEF" w14:textId="2C6205E1" w:rsidR="0049181D" w:rsidRPr="00902E83" w:rsidRDefault="0049181D" w:rsidP="0080100E">
            <w:r w:rsidRPr="00902E83">
              <w:t>Proposta desse trabalho</w:t>
            </w:r>
          </w:p>
        </w:tc>
      </w:tr>
      <w:tr w:rsidR="007C62DC" w:rsidRPr="00902E83" w14:paraId="0F788A33" w14:textId="77777777" w:rsidTr="009E4432">
        <w:tc>
          <w:tcPr>
            <w:tcW w:w="1060"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719" w:type="dxa"/>
          </w:tcPr>
          <w:p w14:paraId="50CF849E" w14:textId="2DAD5964" w:rsidR="007C62DC" w:rsidRPr="007C62DC" w:rsidRDefault="007C62DC" w:rsidP="0080100E">
            <w:r w:rsidRPr="00902E83">
              <w:rPr>
                <w:rFonts w:ascii="Segoe UI Emoji" w:hAnsi="Segoe UI Emoji" w:cs="Segoe UI Emoji"/>
              </w:rPr>
              <w:t>❌</w:t>
            </w:r>
          </w:p>
        </w:tc>
        <w:tc>
          <w:tcPr>
            <w:tcW w:w="1587" w:type="dxa"/>
          </w:tcPr>
          <w:p w14:paraId="441F6F66" w14:textId="77777777" w:rsidR="007C62DC" w:rsidRPr="007C62DC" w:rsidRDefault="007C62DC" w:rsidP="0080100E"/>
        </w:tc>
        <w:tc>
          <w:tcPr>
            <w:tcW w:w="1976" w:type="dxa"/>
          </w:tcPr>
          <w:p w14:paraId="05017945" w14:textId="77777777" w:rsidR="007C62DC" w:rsidRPr="007C62DC" w:rsidRDefault="007C62DC" w:rsidP="0080100E"/>
        </w:tc>
        <w:tc>
          <w:tcPr>
            <w:tcW w:w="1619" w:type="dxa"/>
          </w:tcPr>
          <w:p w14:paraId="2495FE0C" w14:textId="77777777" w:rsidR="007C62DC" w:rsidRPr="007C62DC" w:rsidRDefault="007C62DC" w:rsidP="0080100E"/>
        </w:tc>
        <w:tc>
          <w:tcPr>
            <w:tcW w:w="1101"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9E4432">
        <w:tc>
          <w:tcPr>
            <w:tcW w:w="1060" w:type="dxa"/>
          </w:tcPr>
          <w:p w14:paraId="714D6C3D" w14:textId="350CF888" w:rsidR="00651BBC" w:rsidRPr="00902E83" w:rsidRDefault="00651BBC" w:rsidP="0080100E">
            <w:r>
              <w:t>Apresenta o desenvolvimento realizado no trabalho?</w:t>
            </w:r>
          </w:p>
        </w:tc>
        <w:tc>
          <w:tcPr>
            <w:tcW w:w="1719"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587" w:type="dxa"/>
          </w:tcPr>
          <w:p w14:paraId="6AAB0812" w14:textId="77777777" w:rsidR="00651BBC" w:rsidRPr="00902E83" w:rsidRDefault="00651BBC" w:rsidP="0080100E"/>
        </w:tc>
        <w:tc>
          <w:tcPr>
            <w:tcW w:w="1976" w:type="dxa"/>
          </w:tcPr>
          <w:p w14:paraId="3E617B59" w14:textId="77777777" w:rsidR="00651BBC" w:rsidRPr="00902E83" w:rsidRDefault="00651BBC" w:rsidP="0080100E"/>
        </w:tc>
        <w:tc>
          <w:tcPr>
            <w:tcW w:w="1619" w:type="dxa"/>
          </w:tcPr>
          <w:p w14:paraId="3CC5D2E2" w14:textId="77777777" w:rsidR="00651BBC" w:rsidRPr="00902E83" w:rsidRDefault="00651BBC" w:rsidP="0080100E"/>
        </w:tc>
        <w:tc>
          <w:tcPr>
            <w:tcW w:w="1101" w:type="dxa"/>
          </w:tcPr>
          <w:p w14:paraId="0C3801DF" w14:textId="77777777" w:rsidR="00651BBC" w:rsidRPr="00902E83" w:rsidRDefault="00651BBC" w:rsidP="0080100E"/>
        </w:tc>
      </w:tr>
      <w:tr w:rsidR="00902E83" w:rsidRPr="00902E83" w14:paraId="4988E608" w14:textId="77777777" w:rsidTr="009E4432">
        <w:tc>
          <w:tcPr>
            <w:tcW w:w="1060"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719" w:type="dxa"/>
          </w:tcPr>
          <w:p w14:paraId="3E6F9BE3" w14:textId="3CDA3490" w:rsidR="006B3EA4" w:rsidRPr="00902E83" w:rsidRDefault="006B3EA4" w:rsidP="0080100E">
            <w:r w:rsidRPr="00902E83">
              <w:rPr>
                <w:rFonts w:ascii="Segoe UI Emoji" w:hAnsi="Segoe UI Emoji" w:cs="Segoe UI Emoji"/>
              </w:rPr>
              <w:t>❌</w:t>
            </w:r>
          </w:p>
        </w:tc>
        <w:tc>
          <w:tcPr>
            <w:tcW w:w="1587" w:type="dxa"/>
          </w:tcPr>
          <w:p w14:paraId="5ABC353F" w14:textId="77777777" w:rsidR="006B3EA4" w:rsidRPr="00902E83" w:rsidRDefault="006B3EA4" w:rsidP="0080100E"/>
        </w:tc>
        <w:tc>
          <w:tcPr>
            <w:tcW w:w="1976" w:type="dxa"/>
          </w:tcPr>
          <w:p w14:paraId="01538D4E" w14:textId="77777777" w:rsidR="006B3EA4" w:rsidRPr="00902E83" w:rsidRDefault="006B3EA4" w:rsidP="0080100E"/>
        </w:tc>
        <w:tc>
          <w:tcPr>
            <w:tcW w:w="1619" w:type="dxa"/>
          </w:tcPr>
          <w:p w14:paraId="7D608D86" w14:textId="77777777" w:rsidR="006B3EA4" w:rsidRPr="00902E83" w:rsidRDefault="006B3EA4" w:rsidP="0080100E"/>
        </w:tc>
        <w:tc>
          <w:tcPr>
            <w:tcW w:w="1101" w:type="dxa"/>
          </w:tcPr>
          <w:p w14:paraId="7C22439D" w14:textId="77777777" w:rsidR="006B3EA4" w:rsidRPr="00902E83" w:rsidRDefault="006B3EA4" w:rsidP="0080100E"/>
        </w:tc>
      </w:tr>
      <w:tr w:rsidR="00902E83" w:rsidRPr="00902E83" w14:paraId="5854DF01" w14:textId="2062CB88" w:rsidTr="009E4432">
        <w:tc>
          <w:tcPr>
            <w:tcW w:w="1060"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w:t>
            </w:r>
            <w:r w:rsidR="00307F38" w:rsidRPr="00902E83">
              <w:lastRenderedPageBreak/>
              <w:t xml:space="preserve">recomendação ao </w:t>
            </w:r>
            <w:r w:rsidR="00D20855" w:rsidRPr="00902E83">
              <w:t>usuário?</w:t>
            </w:r>
          </w:p>
        </w:tc>
        <w:tc>
          <w:tcPr>
            <w:tcW w:w="1719" w:type="dxa"/>
          </w:tcPr>
          <w:p w14:paraId="6618A93A" w14:textId="5FC821D9" w:rsidR="0049181D" w:rsidRPr="00902E83" w:rsidRDefault="00D779C5" w:rsidP="0080100E">
            <w:r w:rsidRPr="00902E83">
              <w:rPr>
                <w:rFonts w:ascii="Segoe UI Emoji" w:hAnsi="Segoe UI Emoji" w:cs="Segoe UI Emoji"/>
              </w:rPr>
              <w:lastRenderedPageBreak/>
              <w:t>✔</w:t>
            </w:r>
          </w:p>
        </w:tc>
        <w:tc>
          <w:tcPr>
            <w:tcW w:w="1587" w:type="dxa"/>
          </w:tcPr>
          <w:p w14:paraId="5B2111DA" w14:textId="155879A0" w:rsidR="0049181D" w:rsidRPr="00902E83" w:rsidRDefault="00674014" w:rsidP="0080100E">
            <w:r w:rsidRPr="00902E83">
              <w:t>-</w:t>
            </w:r>
          </w:p>
        </w:tc>
        <w:tc>
          <w:tcPr>
            <w:tcW w:w="1976" w:type="dxa"/>
          </w:tcPr>
          <w:p w14:paraId="1EB6B4BC" w14:textId="1D622C2B" w:rsidR="0049181D" w:rsidRPr="00902E83" w:rsidRDefault="00674014" w:rsidP="0080100E">
            <w:r w:rsidRPr="00902E83">
              <w:t>-</w:t>
            </w:r>
          </w:p>
        </w:tc>
        <w:tc>
          <w:tcPr>
            <w:tcW w:w="1619" w:type="dxa"/>
          </w:tcPr>
          <w:p w14:paraId="62405049" w14:textId="5A451E2C" w:rsidR="0049181D" w:rsidRPr="00902E83" w:rsidRDefault="00674014" w:rsidP="0080100E">
            <w:r w:rsidRPr="00902E83">
              <w:t>-</w:t>
            </w:r>
          </w:p>
        </w:tc>
        <w:tc>
          <w:tcPr>
            <w:tcW w:w="1101" w:type="dxa"/>
          </w:tcPr>
          <w:p w14:paraId="0926F3BB" w14:textId="03A27C23" w:rsidR="0049181D" w:rsidRPr="00902E83" w:rsidRDefault="003A2A21" w:rsidP="0080100E">
            <w:r w:rsidRPr="00902E83">
              <w:t>-</w:t>
            </w:r>
          </w:p>
        </w:tc>
      </w:tr>
      <w:tr w:rsidR="00902E83" w:rsidRPr="00902E83" w14:paraId="4E5C84AD" w14:textId="3660FFD0" w:rsidTr="009E4432">
        <w:tc>
          <w:tcPr>
            <w:tcW w:w="1060" w:type="dxa"/>
          </w:tcPr>
          <w:p w14:paraId="4AFC0513" w14:textId="0137024F" w:rsidR="0049181D" w:rsidRPr="00902E83" w:rsidRDefault="0034169E" w:rsidP="0080100E">
            <w:r w:rsidRPr="00902E83">
              <w:t>Utiliza do contexto explicito?</w:t>
            </w:r>
          </w:p>
        </w:tc>
        <w:tc>
          <w:tcPr>
            <w:tcW w:w="1719" w:type="dxa"/>
          </w:tcPr>
          <w:p w14:paraId="415B9054" w14:textId="0BDB9E91" w:rsidR="0049181D" w:rsidRPr="00902E83" w:rsidRDefault="007A4CD8" w:rsidP="0080100E">
            <w:r w:rsidRPr="00902E83">
              <w:rPr>
                <w:rFonts w:ascii="Segoe UI Emoji" w:hAnsi="Segoe UI Emoji" w:cs="Segoe UI Emoji"/>
              </w:rPr>
              <w:t>✔</w:t>
            </w:r>
          </w:p>
        </w:tc>
        <w:tc>
          <w:tcPr>
            <w:tcW w:w="1587" w:type="dxa"/>
          </w:tcPr>
          <w:p w14:paraId="70BCCBF7" w14:textId="77777777" w:rsidR="0049181D" w:rsidRPr="00902E83" w:rsidRDefault="0049181D" w:rsidP="0080100E"/>
        </w:tc>
        <w:tc>
          <w:tcPr>
            <w:tcW w:w="1976" w:type="dxa"/>
          </w:tcPr>
          <w:p w14:paraId="15E9C0B0" w14:textId="77777777" w:rsidR="0049181D" w:rsidRPr="00902E83" w:rsidRDefault="0049181D" w:rsidP="0080100E"/>
        </w:tc>
        <w:tc>
          <w:tcPr>
            <w:tcW w:w="1619" w:type="dxa"/>
          </w:tcPr>
          <w:p w14:paraId="4391E073" w14:textId="77777777" w:rsidR="0049181D" w:rsidRPr="00902E83" w:rsidRDefault="0049181D" w:rsidP="0080100E"/>
        </w:tc>
        <w:tc>
          <w:tcPr>
            <w:tcW w:w="1101" w:type="dxa"/>
          </w:tcPr>
          <w:p w14:paraId="42428EDA" w14:textId="77777777" w:rsidR="0049181D" w:rsidRPr="00902E83" w:rsidRDefault="0049181D" w:rsidP="0080100E"/>
        </w:tc>
      </w:tr>
      <w:tr w:rsidR="00522AE7" w:rsidRPr="00902E83" w14:paraId="682A38D2" w14:textId="77777777" w:rsidTr="009E4432">
        <w:tc>
          <w:tcPr>
            <w:tcW w:w="1060"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719" w:type="dxa"/>
          </w:tcPr>
          <w:p w14:paraId="2D5105E3" w14:textId="45A4C681" w:rsidR="00522AE7" w:rsidRPr="00902E83" w:rsidRDefault="00394FEB" w:rsidP="0080100E">
            <w:r w:rsidRPr="00902E83">
              <w:rPr>
                <w:rFonts w:ascii="Segoe UI Emoji" w:hAnsi="Segoe UI Emoji" w:cs="Segoe UI Emoji"/>
              </w:rPr>
              <w:t>✔</w:t>
            </w:r>
          </w:p>
        </w:tc>
        <w:tc>
          <w:tcPr>
            <w:tcW w:w="1587" w:type="dxa"/>
          </w:tcPr>
          <w:p w14:paraId="185BAB56" w14:textId="77777777" w:rsidR="00522AE7" w:rsidRPr="00902E83" w:rsidRDefault="00522AE7" w:rsidP="0080100E"/>
        </w:tc>
        <w:tc>
          <w:tcPr>
            <w:tcW w:w="1976" w:type="dxa"/>
          </w:tcPr>
          <w:p w14:paraId="0FC8BBDE" w14:textId="77777777" w:rsidR="00522AE7" w:rsidRPr="00902E83" w:rsidRDefault="00522AE7" w:rsidP="0080100E"/>
        </w:tc>
        <w:tc>
          <w:tcPr>
            <w:tcW w:w="1619" w:type="dxa"/>
          </w:tcPr>
          <w:p w14:paraId="22DBDAEA" w14:textId="77777777" w:rsidR="00522AE7" w:rsidRPr="00902E83" w:rsidRDefault="00522AE7" w:rsidP="0080100E"/>
        </w:tc>
        <w:tc>
          <w:tcPr>
            <w:tcW w:w="1101"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CD21A" w14:textId="77777777" w:rsidR="00B54F3E" w:rsidRDefault="00B54F3E" w:rsidP="0080100E">
      <w:r>
        <w:separator/>
      </w:r>
    </w:p>
    <w:p w14:paraId="5904FC65" w14:textId="77777777" w:rsidR="00B54F3E" w:rsidRDefault="00B54F3E" w:rsidP="0080100E"/>
    <w:p w14:paraId="2F539D70" w14:textId="77777777" w:rsidR="00B54F3E" w:rsidRDefault="00B54F3E" w:rsidP="0080100E"/>
    <w:p w14:paraId="35CB96FF" w14:textId="77777777" w:rsidR="00B54F3E" w:rsidRDefault="00B54F3E" w:rsidP="0080100E"/>
    <w:p w14:paraId="5E6C8F26" w14:textId="77777777" w:rsidR="00B54F3E" w:rsidRDefault="00B54F3E" w:rsidP="0080100E"/>
    <w:p w14:paraId="05BC8ED5" w14:textId="77777777" w:rsidR="00B54F3E" w:rsidRDefault="00B54F3E" w:rsidP="0080100E"/>
    <w:p w14:paraId="2DC035AE" w14:textId="77777777" w:rsidR="00B54F3E" w:rsidRDefault="00B54F3E" w:rsidP="0080100E"/>
    <w:p w14:paraId="41D825CF" w14:textId="77777777" w:rsidR="00B54F3E" w:rsidRDefault="00B54F3E" w:rsidP="0080100E"/>
    <w:p w14:paraId="1C2F489F" w14:textId="77777777" w:rsidR="00B54F3E" w:rsidRDefault="00B54F3E" w:rsidP="0080100E"/>
    <w:p w14:paraId="5D01CE1B" w14:textId="77777777" w:rsidR="00B54F3E" w:rsidRDefault="00B54F3E" w:rsidP="0080100E"/>
    <w:p w14:paraId="294CD38D" w14:textId="77777777" w:rsidR="00B54F3E" w:rsidRDefault="00B54F3E" w:rsidP="0080100E"/>
    <w:p w14:paraId="035C97BA" w14:textId="77777777" w:rsidR="00B54F3E" w:rsidRDefault="00B54F3E" w:rsidP="0080100E"/>
    <w:p w14:paraId="12356356" w14:textId="77777777" w:rsidR="00B54F3E" w:rsidRDefault="00B54F3E" w:rsidP="0080100E"/>
    <w:p w14:paraId="25308687" w14:textId="77777777" w:rsidR="00B54F3E" w:rsidRDefault="00B54F3E" w:rsidP="0080100E"/>
    <w:p w14:paraId="51A5A9EE" w14:textId="77777777" w:rsidR="00B54F3E" w:rsidRDefault="00B54F3E"/>
    <w:p w14:paraId="5B74F4D6" w14:textId="77777777" w:rsidR="00B54F3E" w:rsidRDefault="00B54F3E" w:rsidP="009F310A"/>
    <w:p w14:paraId="30E1ACBB" w14:textId="77777777" w:rsidR="00B54F3E" w:rsidRDefault="00B54F3E" w:rsidP="00152AD4"/>
  </w:endnote>
  <w:endnote w:type="continuationSeparator" w:id="0">
    <w:p w14:paraId="58193154" w14:textId="77777777" w:rsidR="00B54F3E" w:rsidRDefault="00B54F3E" w:rsidP="0080100E">
      <w:r>
        <w:continuationSeparator/>
      </w:r>
    </w:p>
    <w:p w14:paraId="59865063" w14:textId="77777777" w:rsidR="00B54F3E" w:rsidRDefault="00B54F3E" w:rsidP="0080100E"/>
    <w:p w14:paraId="10C6BCE3" w14:textId="77777777" w:rsidR="00B54F3E" w:rsidRDefault="00B54F3E" w:rsidP="0080100E"/>
    <w:p w14:paraId="3348F88D" w14:textId="77777777" w:rsidR="00B54F3E" w:rsidRDefault="00B54F3E" w:rsidP="0080100E"/>
    <w:p w14:paraId="117419E2" w14:textId="77777777" w:rsidR="00B54F3E" w:rsidRDefault="00B54F3E" w:rsidP="0080100E"/>
    <w:p w14:paraId="2E11B2B8" w14:textId="77777777" w:rsidR="00B54F3E" w:rsidRDefault="00B54F3E" w:rsidP="0080100E"/>
    <w:p w14:paraId="7801F87C" w14:textId="77777777" w:rsidR="00B54F3E" w:rsidRDefault="00B54F3E" w:rsidP="0080100E"/>
    <w:p w14:paraId="7EA69D5C" w14:textId="77777777" w:rsidR="00B54F3E" w:rsidRDefault="00B54F3E" w:rsidP="0080100E"/>
    <w:p w14:paraId="58EFDD6A" w14:textId="77777777" w:rsidR="00B54F3E" w:rsidRDefault="00B54F3E" w:rsidP="0080100E"/>
    <w:p w14:paraId="050E0341" w14:textId="77777777" w:rsidR="00B54F3E" w:rsidRDefault="00B54F3E" w:rsidP="0080100E"/>
    <w:p w14:paraId="059F7CA1" w14:textId="77777777" w:rsidR="00B54F3E" w:rsidRDefault="00B54F3E" w:rsidP="0080100E"/>
    <w:p w14:paraId="527CDFD0" w14:textId="77777777" w:rsidR="00B54F3E" w:rsidRDefault="00B54F3E" w:rsidP="0080100E"/>
    <w:p w14:paraId="1BA318AA" w14:textId="77777777" w:rsidR="00B54F3E" w:rsidRDefault="00B54F3E" w:rsidP="0080100E"/>
    <w:p w14:paraId="5AF5ED06" w14:textId="77777777" w:rsidR="00B54F3E" w:rsidRDefault="00B54F3E" w:rsidP="0080100E"/>
    <w:p w14:paraId="2792F305" w14:textId="77777777" w:rsidR="00B54F3E" w:rsidRDefault="00B54F3E"/>
    <w:p w14:paraId="4B81D99D" w14:textId="77777777" w:rsidR="00B54F3E" w:rsidRDefault="00B54F3E" w:rsidP="009F310A"/>
    <w:p w14:paraId="4F862ADC" w14:textId="77777777" w:rsidR="00B54F3E" w:rsidRDefault="00B54F3E"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7E6A5" w14:textId="77777777" w:rsidR="00B54F3E" w:rsidRDefault="00B54F3E" w:rsidP="0080100E">
      <w:r>
        <w:separator/>
      </w:r>
    </w:p>
    <w:p w14:paraId="19C82D66" w14:textId="77777777" w:rsidR="00B54F3E" w:rsidRDefault="00B54F3E" w:rsidP="0080100E"/>
    <w:p w14:paraId="2F825349" w14:textId="77777777" w:rsidR="00B54F3E" w:rsidRDefault="00B54F3E" w:rsidP="0080100E"/>
    <w:p w14:paraId="35C1D7F5" w14:textId="77777777" w:rsidR="00B54F3E" w:rsidRDefault="00B54F3E" w:rsidP="0080100E"/>
    <w:p w14:paraId="6886B3EF" w14:textId="77777777" w:rsidR="00B54F3E" w:rsidRDefault="00B54F3E" w:rsidP="0080100E"/>
    <w:p w14:paraId="12B1C12D" w14:textId="77777777" w:rsidR="00B54F3E" w:rsidRDefault="00B54F3E"/>
    <w:p w14:paraId="484C9DA9" w14:textId="77777777" w:rsidR="00B54F3E" w:rsidRDefault="00B54F3E" w:rsidP="009F310A"/>
    <w:p w14:paraId="3E492CB8" w14:textId="77777777" w:rsidR="00B54F3E" w:rsidRDefault="00B54F3E" w:rsidP="00152AD4"/>
  </w:footnote>
  <w:footnote w:type="continuationSeparator" w:id="0">
    <w:p w14:paraId="382FE5DF" w14:textId="77777777" w:rsidR="00B54F3E" w:rsidRDefault="00B54F3E" w:rsidP="0080100E">
      <w:r>
        <w:continuationSeparator/>
      </w:r>
    </w:p>
    <w:p w14:paraId="20926106" w14:textId="77777777" w:rsidR="00B54F3E" w:rsidRDefault="00B54F3E" w:rsidP="0080100E"/>
    <w:p w14:paraId="2AA0E1D2" w14:textId="77777777" w:rsidR="00B54F3E" w:rsidRDefault="00B54F3E" w:rsidP="0080100E"/>
    <w:p w14:paraId="7904096E" w14:textId="77777777" w:rsidR="00B54F3E" w:rsidRDefault="00B54F3E" w:rsidP="0080100E"/>
    <w:p w14:paraId="2AEAC07E" w14:textId="77777777" w:rsidR="00B54F3E" w:rsidRDefault="00B54F3E" w:rsidP="0080100E"/>
    <w:p w14:paraId="0AE75B3F" w14:textId="77777777" w:rsidR="00B54F3E" w:rsidRDefault="00B54F3E" w:rsidP="0080100E"/>
    <w:p w14:paraId="68A43F93" w14:textId="77777777" w:rsidR="00B54F3E" w:rsidRDefault="00B54F3E" w:rsidP="0080100E"/>
    <w:p w14:paraId="0027D362" w14:textId="77777777" w:rsidR="00B54F3E" w:rsidRDefault="00B54F3E" w:rsidP="0080100E"/>
    <w:p w14:paraId="12E4F613" w14:textId="77777777" w:rsidR="00B54F3E" w:rsidRDefault="00B54F3E" w:rsidP="0080100E"/>
    <w:p w14:paraId="74C0F577" w14:textId="77777777" w:rsidR="00B54F3E" w:rsidRDefault="00B54F3E" w:rsidP="0080100E"/>
    <w:p w14:paraId="2995D824" w14:textId="77777777" w:rsidR="00B54F3E" w:rsidRDefault="00B54F3E" w:rsidP="0080100E"/>
    <w:p w14:paraId="74919725" w14:textId="77777777" w:rsidR="00B54F3E" w:rsidRDefault="00B54F3E" w:rsidP="0080100E"/>
    <w:p w14:paraId="10605DE1" w14:textId="77777777" w:rsidR="00B54F3E" w:rsidRDefault="00B54F3E" w:rsidP="0080100E"/>
    <w:p w14:paraId="5BFE48E5" w14:textId="77777777" w:rsidR="00B54F3E" w:rsidRDefault="00B54F3E" w:rsidP="0080100E"/>
    <w:p w14:paraId="453F4FF5" w14:textId="77777777" w:rsidR="00B54F3E" w:rsidRDefault="00B54F3E"/>
    <w:p w14:paraId="28EB50E2" w14:textId="77777777" w:rsidR="00B54F3E" w:rsidRDefault="00B54F3E" w:rsidP="009F310A"/>
    <w:p w14:paraId="668AB0A3" w14:textId="77777777" w:rsidR="00B54F3E" w:rsidRDefault="00B54F3E"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685"/>
    <w:rsid w:val="00033EB9"/>
    <w:rsid w:val="00035600"/>
    <w:rsid w:val="00037480"/>
    <w:rsid w:val="00046157"/>
    <w:rsid w:val="000500A2"/>
    <w:rsid w:val="0005036F"/>
    <w:rsid w:val="000511B3"/>
    <w:rsid w:val="00051A51"/>
    <w:rsid w:val="00052712"/>
    <w:rsid w:val="00054150"/>
    <w:rsid w:val="0005610C"/>
    <w:rsid w:val="000662E4"/>
    <w:rsid w:val="00067F07"/>
    <w:rsid w:val="000823A9"/>
    <w:rsid w:val="000916FC"/>
    <w:rsid w:val="0009495C"/>
    <w:rsid w:val="000964B3"/>
    <w:rsid w:val="000A0DD2"/>
    <w:rsid w:val="000A6503"/>
    <w:rsid w:val="000B7BD9"/>
    <w:rsid w:val="000C049F"/>
    <w:rsid w:val="000C396C"/>
    <w:rsid w:val="000C4C09"/>
    <w:rsid w:val="000C619D"/>
    <w:rsid w:val="000D1CE9"/>
    <w:rsid w:val="000D4B14"/>
    <w:rsid w:val="000E08FD"/>
    <w:rsid w:val="000E38E4"/>
    <w:rsid w:val="000E7C35"/>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3319"/>
    <w:rsid w:val="00136476"/>
    <w:rsid w:val="00152AD4"/>
    <w:rsid w:val="001542D6"/>
    <w:rsid w:val="00171833"/>
    <w:rsid w:val="00184CE5"/>
    <w:rsid w:val="00187032"/>
    <w:rsid w:val="00192084"/>
    <w:rsid w:val="00192101"/>
    <w:rsid w:val="00194BAB"/>
    <w:rsid w:val="001956E6"/>
    <w:rsid w:val="0019741D"/>
    <w:rsid w:val="001B337E"/>
    <w:rsid w:val="001C3DD0"/>
    <w:rsid w:val="001D208F"/>
    <w:rsid w:val="001E0A1A"/>
    <w:rsid w:val="001E1F73"/>
    <w:rsid w:val="001E5816"/>
    <w:rsid w:val="00201E61"/>
    <w:rsid w:val="0020708D"/>
    <w:rsid w:val="00215DF2"/>
    <w:rsid w:val="002337EE"/>
    <w:rsid w:val="00244116"/>
    <w:rsid w:val="00246436"/>
    <w:rsid w:val="00251C08"/>
    <w:rsid w:val="00251E4B"/>
    <w:rsid w:val="0025512A"/>
    <w:rsid w:val="00257F87"/>
    <w:rsid w:val="00261EE2"/>
    <w:rsid w:val="00263DDD"/>
    <w:rsid w:val="0026450D"/>
    <w:rsid w:val="002645B0"/>
    <w:rsid w:val="002736FC"/>
    <w:rsid w:val="00275D20"/>
    <w:rsid w:val="0028169A"/>
    <w:rsid w:val="00285410"/>
    <w:rsid w:val="0029277B"/>
    <w:rsid w:val="002A164E"/>
    <w:rsid w:val="002A1C5F"/>
    <w:rsid w:val="002B021F"/>
    <w:rsid w:val="002B6979"/>
    <w:rsid w:val="002B6B6F"/>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F"/>
    <w:rsid w:val="003264E0"/>
    <w:rsid w:val="0033142C"/>
    <w:rsid w:val="00331C3E"/>
    <w:rsid w:val="003409B7"/>
    <w:rsid w:val="0034169E"/>
    <w:rsid w:val="003428BA"/>
    <w:rsid w:val="00342AAD"/>
    <w:rsid w:val="0034606C"/>
    <w:rsid w:val="003564E6"/>
    <w:rsid w:val="00362D8A"/>
    <w:rsid w:val="00363B83"/>
    <w:rsid w:val="003679F5"/>
    <w:rsid w:val="003771D9"/>
    <w:rsid w:val="003771F4"/>
    <w:rsid w:val="00377BBD"/>
    <w:rsid w:val="00390005"/>
    <w:rsid w:val="00394FEB"/>
    <w:rsid w:val="003A2A21"/>
    <w:rsid w:val="003A5B9F"/>
    <w:rsid w:val="003A6D15"/>
    <w:rsid w:val="003B0444"/>
    <w:rsid w:val="003B1F3F"/>
    <w:rsid w:val="003B2512"/>
    <w:rsid w:val="003B370A"/>
    <w:rsid w:val="003B56C3"/>
    <w:rsid w:val="003B78E9"/>
    <w:rsid w:val="003C49D3"/>
    <w:rsid w:val="003C5B9A"/>
    <w:rsid w:val="003D5985"/>
    <w:rsid w:val="003F4DAB"/>
    <w:rsid w:val="0040163B"/>
    <w:rsid w:val="00404658"/>
    <w:rsid w:val="00412F59"/>
    <w:rsid w:val="00414DB8"/>
    <w:rsid w:val="00420799"/>
    <w:rsid w:val="00420B24"/>
    <w:rsid w:val="0043113F"/>
    <w:rsid w:val="00431A87"/>
    <w:rsid w:val="0043256B"/>
    <w:rsid w:val="00432821"/>
    <w:rsid w:val="0043349A"/>
    <w:rsid w:val="004367EC"/>
    <w:rsid w:val="0044472D"/>
    <w:rsid w:val="0044657D"/>
    <w:rsid w:val="004476D1"/>
    <w:rsid w:val="00450B70"/>
    <w:rsid w:val="00451818"/>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4715"/>
    <w:rsid w:val="004C6DA1"/>
    <w:rsid w:val="004D6C00"/>
    <w:rsid w:val="004D7879"/>
    <w:rsid w:val="004E0B1F"/>
    <w:rsid w:val="004E0DF9"/>
    <w:rsid w:val="004E28B1"/>
    <w:rsid w:val="004E2D96"/>
    <w:rsid w:val="004F05A8"/>
    <w:rsid w:val="004F16E0"/>
    <w:rsid w:val="004F1C5F"/>
    <w:rsid w:val="004F2D0D"/>
    <w:rsid w:val="004F4328"/>
    <w:rsid w:val="004F4DEE"/>
    <w:rsid w:val="004F5590"/>
    <w:rsid w:val="00500E06"/>
    <w:rsid w:val="00511080"/>
    <w:rsid w:val="005128F2"/>
    <w:rsid w:val="0052001A"/>
    <w:rsid w:val="005229A4"/>
    <w:rsid w:val="00522AE7"/>
    <w:rsid w:val="00530530"/>
    <w:rsid w:val="00531803"/>
    <w:rsid w:val="00533066"/>
    <w:rsid w:val="00543968"/>
    <w:rsid w:val="005479E6"/>
    <w:rsid w:val="00552E1D"/>
    <w:rsid w:val="0055608C"/>
    <w:rsid w:val="00557A04"/>
    <w:rsid w:val="005610E7"/>
    <w:rsid w:val="005614A6"/>
    <w:rsid w:val="005661E6"/>
    <w:rsid w:val="00572A54"/>
    <w:rsid w:val="00576788"/>
    <w:rsid w:val="00577C81"/>
    <w:rsid w:val="0058348C"/>
    <w:rsid w:val="00584E18"/>
    <w:rsid w:val="00585B9A"/>
    <w:rsid w:val="005973E9"/>
    <w:rsid w:val="005A4548"/>
    <w:rsid w:val="005B79CC"/>
    <w:rsid w:val="005C3E4D"/>
    <w:rsid w:val="005D0600"/>
    <w:rsid w:val="005E6C22"/>
    <w:rsid w:val="005F01D8"/>
    <w:rsid w:val="005F30CE"/>
    <w:rsid w:val="00602A14"/>
    <w:rsid w:val="00602D3F"/>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76C9"/>
    <w:rsid w:val="00672494"/>
    <w:rsid w:val="00674014"/>
    <w:rsid w:val="006830A6"/>
    <w:rsid w:val="00683B1D"/>
    <w:rsid w:val="006874EC"/>
    <w:rsid w:val="006A1A40"/>
    <w:rsid w:val="006A1C24"/>
    <w:rsid w:val="006A2B7F"/>
    <w:rsid w:val="006A7090"/>
    <w:rsid w:val="006B3EA4"/>
    <w:rsid w:val="006B5491"/>
    <w:rsid w:val="006C1A46"/>
    <w:rsid w:val="006C1E7D"/>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31415"/>
    <w:rsid w:val="007345C8"/>
    <w:rsid w:val="007377CD"/>
    <w:rsid w:val="0074777A"/>
    <w:rsid w:val="00747EC9"/>
    <w:rsid w:val="0076041C"/>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34A5"/>
    <w:rsid w:val="007D49DC"/>
    <w:rsid w:val="007E0D5C"/>
    <w:rsid w:val="007E340A"/>
    <w:rsid w:val="007E41DF"/>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505E1"/>
    <w:rsid w:val="00851B82"/>
    <w:rsid w:val="0085482E"/>
    <w:rsid w:val="0085540B"/>
    <w:rsid w:val="008577C2"/>
    <w:rsid w:val="00862324"/>
    <w:rsid w:val="008647B7"/>
    <w:rsid w:val="00870D6F"/>
    <w:rsid w:val="008720F9"/>
    <w:rsid w:val="008740F6"/>
    <w:rsid w:val="0087774B"/>
    <w:rsid w:val="00882366"/>
    <w:rsid w:val="0088291D"/>
    <w:rsid w:val="00883021"/>
    <w:rsid w:val="008849DE"/>
    <w:rsid w:val="00886E29"/>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39AA"/>
    <w:rsid w:val="008F7307"/>
    <w:rsid w:val="009024E7"/>
    <w:rsid w:val="00902E83"/>
    <w:rsid w:val="00903B55"/>
    <w:rsid w:val="00913C91"/>
    <w:rsid w:val="00915CC6"/>
    <w:rsid w:val="009165C2"/>
    <w:rsid w:val="00933820"/>
    <w:rsid w:val="00936FA8"/>
    <w:rsid w:val="00940A5D"/>
    <w:rsid w:val="00942A3B"/>
    <w:rsid w:val="0094466A"/>
    <w:rsid w:val="00947D5D"/>
    <w:rsid w:val="0095228D"/>
    <w:rsid w:val="00953828"/>
    <w:rsid w:val="00963EBC"/>
    <w:rsid w:val="0097052D"/>
    <w:rsid w:val="009749D2"/>
    <w:rsid w:val="009751B6"/>
    <w:rsid w:val="0097624C"/>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6038"/>
    <w:rsid w:val="00A17F3D"/>
    <w:rsid w:val="00A3415D"/>
    <w:rsid w:val="00A34E19"/>
    <w:rsid w:val="00A378FC"/>
    <w:rsid w:val="00A42191"/>
    <w:rsid w:val="00A45150"/>
    <w:rsid w:val="00A478F0"/>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43C6"/>
    <w:rsid w:val="00B07096"/>
    <w:rsid w:val="00B15B79"/>
    <w:rsid w:val="00B234FD"/>
    <w:rsid w:val="00B27BAB"/>
    <w:rsid w:val="00B313DC"/>
    <w:rsid w:val="00B3145F"/>
    <w:rsid w:val="00B34139"/>
    <w:rsid w:val="00B35EFA"/>
    <w:rsid w:val="00B42753"/>
    <w:rsid w:val="00B50493"/>
    <w:rsid w:val="00B54F3E"/>
    <w:rsid w:val="00B550D4"/>
    <w:rsid w:val="00B56E67"/>
    <w:rsid w:val="00B61099"/>
    <w:rsid w:val="00B6183F"/>
    <w:rsid w:val="00B67885"/>
    <w:rsid w:val="00B7418F"/>
    <w:rsid w:val="00B80680"/>
    <w:rsid w:val="00B80B8D"/>
    <w:rsid w:val="00B825A2"/>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5882"/>
    <w:rsid w:val="00CF105C"/>
    <w:rsid w:val="00CF754B"/>
    <w:rsid w:val="00D021DA"/>
    <w:rsid w:val="00D04942"/>
    <w:rsid w:val="00D064C6"/>
    <w:rsid w:val="00D07ACB"/>
    <w:rsid w:val="00D1788F"/>
    <w:rsid w:val="00D20855"/>
    <w:rsid w:val="00D224A1"/>
    <w:rsid w:val="00D23FF7"/>
    <w:rsid w:val="00D245EB"/>
    <w:rsid w:val="00D3691D"/>
    <w:rsid w:val="00D36E46"/>
    <w:rsid w:val="00D37417"/>
    <w:rsid w:val="00D375F7"/>
    <w:rsid w:val="00D46084"/>
    <w:rsid w:val="00D471E6"/>
    <w:rsid w:val="00D50112"/>
    <w:rsid w:val="00D504D7"/>
    <w:rsid w:val="00D55DBD"/>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7967"/>
    <w:rsid w:val="00DE09F4"/>
    <w:rsid w:val="00DE11A3"/>
    <w:rsid w:val="00DE310A"/>
    <w:rsid w:val="00DE42B7"/>
    <w:rsid w:val="00DE5F15"/>
    <w:rsid w:val="00DE630C"/>
    <w:rsid w:val="00DF3A09"/>
    <w:rsid w:val="00E0178F"/>
    <w:rsid w:val="00E02E2F"/>
    <w:rsid w:val="00E04C14"/>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C11B4"/>
    <w:rsid w:val="00EC1F8D"/>
    <w:rsid w:val="00ED094B"/>
    <w:rsid w:val="00ED4DA3"/>
    <w:rsid w:val="00ED5AA1"/>
    <w:rsid w:val="00ED7216"/>
    <w:rsid w:val="00EE2977"/>
    <w:rsid w:val="00EE37DA"/>
    <w:rsid w:val="00EE5AC3"/>
    <w:rsid w:val="00EF1BFD"/>
    <w:rsid w:val="00EF770C"/>
    <w:rsid w:val="00F01269"/>
    <w:rsid w:val="00F05B21"/>
    <w:rsid w:val="00F12A39"/>
    <w:rsid w:val="00F13211"/>
    <w:rsid w:val="00F13431"/>
    <w:rsid w:val="00F3365D"/>
    <w:rsid w:val="00F34B49"/>
    <w:rsid w:val="00F34FC3"/>
    <w:rsid w:val="00F35A56"/>
    <w:rsid w:val="00F46B98"/>
    <w:rsid w:val="00F4777A"/>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E1979"/>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127D9-8EB7-41CB-B571-43C319EC3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9</TotalTime>
  <Pages>28</Pages>
  <Words>9752</Words>
  <Characters>52663</Characters>
  <Application>Microsoft Office Word</Application>
  <DocSecurity>0</DocSecurity>
  <Lines>438</Lines>
  <Paragraphs>12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229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01</cp:revision>
  <cp:lastPrinted>2003-10-22T01:33:00Z</cp:lastPrinted>
  <dcterms:created xsi:type="dcterms:W3CDTF">2018-05-30T22:47:00Z</dcterms:created>
  <dcterms:modified xsi:type="dcterms:W3CDTF">2020-05-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